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AC1078" w14:textId="77777777"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2CDA50AD" w:rsidR="00F0261F" w:rsidRDefault="009B18AB">
      <w:r>
        <w:t xml:space="preserve">Our group </w:t>
      </w:r>
      <w:r w:rsidR="00DD413F">
        <w:t>has previously</w:t>
      </w:r>
      <w:r>
        <w:t xml:space="preserve"> </w:t>
      </w:r>
      <w:r w:rsidR="00DD413F">
        <w:t xml:space="preserve">published data </w:t>
      </w:r>
      <w:del w:id="0" w:author="Microsoft Office User" w:date="2017-01-28T14:02:00Z">
        <w:r w:rsidR="006F2C91" w:rsidDel="00C94253">
          <w:delText>(</w:delText>
        </w:r>
      </w:del>
      <w:ins w:id="1" w:author="Microsoft Office User" w:date="2017-01-28T14:02:00Z">
        <w:r w:rsidR="00C94253">
          <w:fldChar w:fldCharType="begin" w:fldLock="1"/>
        </w:r>
      </w:ins>
      <w:r w:rsidR="00C9425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sidR="00C94253">
        <w:fldChar w:fldCharType="separate"/>
      </w:r>
      <w:r w:rsidR="00C94253" w:rsidRPr="00C94253">
        <w:rPr>
          <w:noProof/>
        </w:rPr>
        <w:t>(1)</w:t>
      </w:r>
      <w:ins w:id="2" w:author="Microsoft Office User" w:date="2017-01-28T14:02:00Z">
        <w:r w:rsidR="00C94253">
          <w:fldChar w:fldCharType="end"/>
        </w:r>
      </w:ins>
      <w:del w:id="3" w:author="Microsoft Office User" w:date="2017-01-28T14:02:00Z">
        <w:r w:rsidR="006F2C91" w:rsidDel="00C94253">
          <w:delText>)</w:delText>
        </w:r>
      </w:del>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4"/>
      <w:r w:rsidR="0024487D">
        <w:t>The</w:t>
      </w:r>
      <w:commentRangeEnd w:id="4"/>
      <w:r w:rsidR="00D5482B">
        <w:rPr>
          <w:rStyle w:val="CommentReference"/>
        </w:rPr>
        <w:commentReference w:id="4"/>
      </w:r>
      <w:r w:rsidR="0024487D">
        <w:t xml:space="preserve"> presence of Cushing’s in individuals with a high BMI leads to increased insulin resistance (measured by HOMA-IR score), above that of Cushing’s or obesity alone.</w:t>
      </w:r>
      <w:r w:rsidR="00594709">
        <w:t xml:space="preserve"> </w:t>
      </w:r>
      <w:commentRangeStart w:id="5"/>
      <w:r w:rsidR="00594709">
        <w:t>However,</w:t>
      </w:r>
      <w:r w:rsidR="007E0200">
        <w:t xml:space="preserve"> it is not possible to determine when these individuals developed this disease and what their weight status was prior to their diagnosis.</w:t>
      </w:r>
      <w:commentRangeEnd w:id="5"/>
      <w:r w:rsidR="002061D0">
        <w:rPr>
          <w:rStyle w:val="CommentReference"/>
        </w:rPr>
        <w:commentReference w:id="5"/>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6"/>
      <w:r w:rsidR="00183312">
        <w:t>cite</w:t>
      </w:r>
      <w:commentRangeEnd w:id="6"/>
      <w:r w:rsidR="00C94253">
        <w:rPr>
          <w:rStyle w:val="CommentReference"/>
        </w:rPr>
        <w:commentReference w:id="6"/>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7"/>
      <w:r w:rsidR="007E0200">
        <w:t xml:space="preserve">, </w:t>
      </w:r>
      <w:del w:id="8" w:author="Dave Bridges" w:date="2017-01-24T16:51:00Z">
        <w:r w:rsidR="007E0200" w:rsidDel="000E42FD">
          <w:delText>these mice</w:delText>
        </w:r>
      </w:del>
      <w:ins w:id="9" w:author="Dave Bridges" w:date="2017-01-24T16:51:00Z">
        <w:r w:rsidR="000E42FD">
          <w:t>HFD/dexamethasone</w:t>
        </w:r>
      </w:ins>
      <w:r w:rsidR="007E0200">
        <w:t xml:space="preserve"> </w:t>
      </w:r>
      <w:del w:id="10" w:author="Dave Bridges" w:date="2017-01-24T16:51:00Z">
        <w:r w:rsidR="007E0200" w:rsidDel="000E42FD">
          <w:delText>were hyperglycemic</w:delText>
        </w:r>
      </w:del>
      <w:ins w:id="11" w:author="Dave Bridges" w:date="2017-01-24T16:51:00Z">
        <w:r w:rsidR="000E42FD">
          <w:t>exhibited fasting hyperglycemia</w:t>
        </w:r>
      </w:ins>
      <w:r w:rsidR="007E0200">
        <w:t xml:space="preserve">, </w:t>
      </w:r>
      <w:del w:id="12" w:author="Dave Bridges" w:date="2017-01-24T16:52:00Z">
        <w:r w:rsidR="007E0200" w:rsidDel="000E42FD">
          <w:delText>a condition not seen when mice are treated with dexamethasone or HFD alone</w:delText>
        </w:r>
      </w:del>
      <w:ins w:id="13" w:author="Dave Bridges" w:date="2017-01-24T16:52:00Z">
        <w:r w:rsidR="000E42FD">
          <w:t>with a significant interaction between diet and drug (p=</w:t>
        </w:r>
        <w:r w:rsidR="000E42FD" w:rsidRPr="000E42FD">
          <w:t>0.00009</w:t>
        </w:r>
        <w:r w:rsidR="000E42FD">
          <w:t>)</w:t>
        </w:r>
      </w:ins>
      <w:ins w:id="14" w:author="Dave Bridges" w:date="2017-01-24T16:53:00Z">
        <w:r w:rsidR="000E42FD">
          <w:t>.</w:t>
        </w:r>
      </w:ins>
      <w:commentRangeEnd w:id="7"/>
      <w:ins w:id="15" w:author="Dave Bridges" w:date="2017-01-24T16:57:00Z">
        <w:r w:rsidR="00632E3F">
          <w:rPr>
            <w:rStyle w:val="CommentReference"/>
          </w:rPr>
          <w:commentReference w:id="7"/>
        </w:r>
      </w:ins>
      <w:del w:id="16"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17"/>
      <w:r>
        <w:t>Clamp data</w:t>
      </w:r>
      <w:commentRangeEnd w:id="17"/>
      <w:r w:rsidR="00FE4D5F">
        <w:rPr>
          <w:rStyle w:val="CommentReference"/>
        </w:rPr>
        <w:commentReference w:id="17"/>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667000D" w:rsidR="007E0200" w:rsidRDefault="002611CB">
      <w:commentRangeStart w:id="1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elevated in obese Cushing’s patients, </w:t>
      </w:r>
      <w:commentRangeStart w:id="19"/>
      <w:r w:rsidR="00853FDE">
        <w:t>synergistically so in the case of ALT</w:t>
      </w:r>
      <w:ins w:id="20" w:author="Microsoft Office User" w:date="2017-01-28T14:04:00Z">
        <w:r w:rsidR="00C94253">
          <w:t xml:space="preserve"> (Figure 2)</w:t>
        </w:r>
      </w:ins>
      <w:r w:rsidR="00853FDE">
        <w:t>.</w:t>
      </w:r>
      <w:r w:rsidR="00BE5239">
        <w:t xml:space="preserve"> </w:t>
      </w:r>
      <w:commentRangeEnd w:id="18"/>
      <w:r w:rsidR="000E42FD">
        <w:rPr>
          <w:rStyle w:val="CommentReference"/>
        </w:rPr>
        <w:commentReference w:id="18"/>
      </w:r>
      <w:commentRangeEnd w:id="19"/>
      <w:r w:rsidR="000E42FD">
        <w:rPr>
          <w:rStyle w:val="CommentReference"/>
        </w:rPr>
        <w:commentReference w:id="19"/>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1"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2" w:author="Microsoft Office User" w:date="2017-01-28T14:04:00Z">
        <w:r w:rsidR="00C94253">
          <w:t xml:space="preserve"> 2</w:t>
        </w:r>
      </w:ins>
      <w:r w:rsidR="00B97DA4">
        <w:t>).</w:t>
      </w:r>
      <w:r w:rsidR="00B63F75">
        <w:t xml:space="preserve"> </w:t>
      </w:r>
      <w:r w:rsidR="00260B55">
        <w:t>Collagen/trichrome data…</w:t>
      </w:r>
    </w:p>
    <w:p w14:paraId="58443D3E" w14:textId="77777777" w:rsidR="00B63F75" w:rsidRDefault="00B63F75"/>
    <w:p w14:paraId="785ABFAE" w14:textId="627FDA97" w:rsidR="00137675" w:rsidRPr="001D5F06" w:rsidRDefault="00B63F75">
      <w:r>
        <w:lastRenderedPageBreak/>
        <w:t xml:space="preserve">Expression of genes involved hepatic </w:t>
      </w:r>
      <w:r w:rsidRPr="00B63F75">
        <w:rPr>
          <w:i/>
        </w:rPr>
        <w:t>de novo</w:t>
      </w:r>
      <w:r>
        <w:t xml:space="preserve"> lipogenesis (</w:t>
      </w:r>
      <w:commentRangeStart w:id="23"/>
      <w:r w:rsidRPr="00B63F75">
        <w:rPr>
          <w:i/>
        </w:rPr>
        <w:t>Srebf1</w:t>
      </w:r>
      <w:commentRangeEnd w:id="23"/>
      <w:r>
        <w:rPr>
          <w:rStyle w:val="CommentReference"/>
        </w:rPr>
        <w:commentReference w:id="23"/>
      </w:r>
      <w:r>
        <w:t xml:space="preserve"> and </w:t>
      </w:r>
      <w:proofErr w:type="spellStart"/>
      <w:r w:rsidRPr="00B63F75">
        <w:rPr>
          <w:i/>
        </w:rPr>
        <w:t>Fasn</w:t>
      </w:r>
      <w:proofErr w:type="spellEnd"/>
      <w:r>
        <w:t>) was assessed via qPCR (Figure</w:t>
      </w:r>
      <w:ins w:id="24"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5" w:author="Dave Bridges" w:date="2017-01-24T17:24:00Z">
        <w:r w:rsidR="00272418">
          <w:t xml:space="preserve"> of both these enzymes</w:t>
        </w:r>
      </w:ins>
      <w:r w:rsidR="00793D2F">
        <w:t xml:space="preserve"> were </w:t>
      </w:r>
      <w:del w:id="26"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7"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8"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9"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30" w:author="Dave Bridges" w:date="2017-01-24T17:24:00Z">
        <w:r w:rsidR="001D5F06">
          <w:t xml:space="preserve">transcriptional activation of </w:t>
        </w:r>
      </w:ins>
      <w:ins w:id="31"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32"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33"/>
      <w:r w:rsidR="00567887">
        <w:t>consumption</w:t>
      </w:r>
      <w:commentRangeEnd w:id="33"/>
      <w:r w:rsidR="00567887">
        <w:rPr>
          <w:rStyle w:val="CommentReference"/>
        </w:rPr>
        <w:commentReference w:id="33"/>
      </w:r>
      <w:r w:rsidR="00567887">
        <w:t>.</w:t>
      </w:r>
    </w:p>
    <w:p w14:paraId="2A9A2FAD" w14:textId="77777777" w:rsidR="0088611F" w:rsidRDefault="0088611F"/>
    <w:p w14:paraId="127165F7" w14:textId="637ED9AE" w:rsidR="0088611F" w:rsidRDefault="0088611F">
      <w:commentRangeStart w:id="34"/>
      <w:r>
        <w:t>Fat cell size</w:t>
      </w:r>
      <w:r w:rsidR="00D422D1">
        <w:t>/inflammation</w:t>
      </w:r>
      <w:r>
        <w:t>…</w:t>
      </w:r>
      <w:commentRangeEnd w:id="34"/>
      <w:r w:rsidR="00FE4D5F">
        <w:rPr>
          <w:rStyle w:val="CommentReference"/>
        </w:rPr>
        <w:commentReference w:id="34"/>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5BA92458"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35" w:author="Microsoft Office User" w:date="2017-01-28T14:05:00Z">
        <w:r w:rsidR="00C94253">
          <w:rPr>
            <w:color w:val="000000" w:themeColor="text1"/>
          </w:rPr>
          <w:t xml:space="preserve">figure </w:t>
        </w:r>
      </w:ins>
      <w:del w:id="36" w:author="Microsoft Office User" w:date="2017-01-28T14:05:00Z">
        <w:r w:rsidR="00A23FC6" w:rsidDel="00C94253">
          <w:rPr>
            <w:color w:val="000000" w:themeColor="text1"/>
          </w:rPr>
          <w:delText>figures</w:delText>
        </w:r>
      </w:del>
      <w:ins w:id="37"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treatment</w:t>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38"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39" w:author="Microsoft Office User" w:date="2017-01-28T14:07:00Z">
        <w:r w:rsidR="007B1901">
          <w:rPr>
            <w:color w:val="000000" w:themeColor="text1"/>
          </w:rPr>
          <w:t xml:space="preserve"> 5</w:t>
        </w:r>
      </w:ins>
      <w:bookmarkStart w:id="40" w:name="_GoBack"/>
      <w:bookmarkEnd w:id="40"/>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p value).</w:t>
      </w:r>
      <w:r w:rsidR="00A32C48">
        <w:rPr>
          <w:color w:val="000000" w:themeColor="text1"/>
        </w:rPr>
        <w:t xml:space="preserve"> </w:t>
      </w:r>
    </w:p>
    <w:p w14:paraId="3CA18E0C" w14:textId="77777777" w:rsidR="00EA22A1" w:rsidRDefault="00EA22A1">
      <w:pPr>
        <w:rPr>
          <w:color w:val="000000" w:themeColor="text1"/>
        </w:rPr>
      </w:pPr>
    </w:p>
    <w:p w14:paraId="6BE202EB" w14:textId="521663AA" w:rsidR="00EA22A1" w:rsidRDefault="00EA22A1" w:rsidP="00EA22A1">
      <w:pPr>
        <w:rPr>
          <w:color w:val="000000" w:themeColor="text1"/>
        </w:rPr>
      </w:pPr>
      <w:r>
        <w:rPr>
          <w:color w:val="000000" w:themeColor="text1"/>
        </w:rPr>
        <w:t xml:space="preserve">We also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41"/>
      <w:r w:rsidR="00250376">
        <w:rPr>
          <w:color w:val="000000" w:themeColor="text1"/>
        </w:rPr>
        <w:t>and</w:t>
      </w:r>
      <w:commentRangeEnd w:id="41"/>
      <w:r w:rsidR="00CB723C">
        <w:rPr>
          <w:rStyle w:val="CommentReference"/>
        </w:rPr>
        <w:commentReference w:id="41"/>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 was elevated in the dexamethasone-treated groups and there was a significant interaction of drug and diet</w:t>
      </w:r>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7ED9144C" w14:textId="5698EECB" w:rsidR="00210C84" w:rsidRDefault="00210C84" w:rsidP="00EA22A1">
      <w:pPr>
        <w:rPr>
          <w:color w:val="000000" w:themeColor="text1"/>
        </w:rPr>
      </w:pPr>
      <w:r>
        <w:rPr>
          <w:color w:val="000000" w:themeColor="text1"/>
        </w:rPr>
        <w:t>Discussion</w:t>
      </w:r>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5"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6"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7"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17"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18"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19"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3"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4"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41"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EA82FA" w15:done="0"/>
  <w15:commentEx w15:paraId="507137C1" w15:done="0"/>
  <w15:commentEx w15:paraId="4E55D6FC" w15:done="0"/>
  <w15:commentEx w15:paraId="5E65B0C5" w15:done="0"/>
  <w15:commentEx w15:paraId="74735825" w15:done="0"/>
  <w15:commentEx w15:paraId="19F887D9" w15:done="0"/>
  <w15:commentEx w15:paraId="473C907D" w15:done="0"/>
  <w15:commentEx w15:paraId="48B316BF" w15:done="0"/>
  <w15:commentEx w15:paraId="4452D1E8" w15:done="0"/>
  <w15:commentEx w15:paraId="3EC0941D" w15:done="0"/>
  <w15:commentEx w15:paraId="4A4BAC8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ymbol">
    <w:panose1 w:val="05050102010706020507"/>
    <w:charset w:val="02"/>
    <w:family w:val="auto"/>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80C82"/>
    <w:rsid w:val="000A0353"/>
    <w:rsid w:val="000B1E71"/>
    <w:rsid w:val="000B4C29"/>
    <w:rsid w:val="000C2D45"/>
    <w:rsid w:val="000E42FD"/>
    <w:rsid w:val="00107E28"/>
    <w:rsid w:val="00137675"/>
    <w:rsid w:val="00155148"/>
    <w:rsid w:val="00166860"/>
    <w:rsid w:val="00183312"/>
    <w:rsid w:val="00196E54"/>
    <w:rsid w:val="001D5F06"/>
    <w:rsid w:val="001E535C"/>
    <w:rsid w:val="002061D0"/>
    <w:rsid w:val="002063A6"/>
    <w:rsid w:val="00210C84"/>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72755"/>
    <w:rsid w:val="00386EB6"/>
    <w:rsid w:val="00387B82"/>
    <w:rsid w:val="003C41CC"/>
    <w:rsid w:val="003E081E"/>
    <w:rsid w:val="003E7C21"/>
    <w:rsid w:val="004205E6"/>
    <w:rsid w:val="00461855"/>
    <w:rsid w:val="00472706"/>
    <w:rsid w:val="00481EB2"/>
    <w:rsid w:val="00486FEB"/>
    <w:rsid w:val="004A5E48"/>
    <w:rsid w:val="004B4E2F"/>
    <w:rsid w:val="004C0A2B"/>
    <w:rsid w:val="004E70A0"/>
    <w:rsid w:val="005037E7"/>
    <w:rsid w:val="00567887"/>
    <w:rsid w:val="005920A2"/>
    <w:rsid w:val="00594709"/>
    <w:rsid w:val="005C652C"/>
    <w:rsid w:val="00603402"/>
    <w:rsid w:val="00627CF3"/>
    <w:rsid w:val="00632E3F"/>
    <w:rsid w:val="0064405D"/>
    <w:rsid w:val="006860F0"/>
    <w:rsid w:val="006B18E4"/>
    <w:rsid w:val="006B237B"/>
    <w:rsid w:val="006E12A6"/>
    <w:rsid w:val="006F2C91"/>
    <w:rsid w:val="00703169"/>
    <w:rsid w:val="00724905"/>
    <w:rsid w:val="00733364"/>
    <w:rsid w:val="00787132"/>
    <w:rsid w:val="00793D2F"/>
    <w:rsid w:val="007B1901"/>
    <w:rsid w:val="007E0200"/>
    <w:rsid w:val="00822ACC"/>
    <w:rsid w:val="008254B0"/>
    <w:rsid w:val="00832CF5"/>
    <w:rsid w:val="00853FDE"/>
    <w:rsid w:val="00873530"/>
    <w:rsid w:val="008743C7"/>
    <w:rsid w:val="00883A07"/>
    <w:rsid w:val="0088611F"/>
    <w:rsid w:val="008943A7"/>
    <w:rsid w:val="008B71EA"/>
    <w:rsid w:val="008C3E9A"/>
    <w:rsid w:val="009328A5"/>
    <w:rsid w:val="009706A0"/>
    <w:rsid w:val="00995D4C"/>
    <w:rsid w:val="009B18AB"/>
    <w:rsid w:val="009D230D"/>
    <w:rsid w:val="00A112BE"/>
    <w:rsid w:val="00A1503D"/>
    <w:rsid w:val="00A23FC6"/>
    <w:rsid w:val="00A32C48"/>
    <w:rsid w:val="00A4746A"/>
    <w:rsid w:val="00A90B16"/>
    <w:rsid w:val="00AA065C"/>
    <w:rsid w:val="00AF03AD"/>
    <w:rsid w:val="00B02A62"/>
    <w:rsid w:val="00B32428"/>
    <w:rsid w:val="00B42814"/>
    <w:rsid w:val="00B63F75"/>
    <w:rsid w:val="00B80ED3"/>
    <w:rsid w:val="00B83305"/>
    <w:rsid w:val="00B835BC"/>
    <w:rsid w:val="00B928EF"/>
    <w:rsid w:val="00B92BA0"/>
    <w:rsid w:val="00B96BDB"/>
    <w:rsid w:val="00B97DA4"/>
    <w:rsid w:val="00BD56C3"/>
    <w:rsid w:val="00BE5239"/>
    <w:rsid w:val="00C05811"/>
    <w:rsid w:val="00C518B3"/>
    <w:rsid w:val="00C94253"/>
    <w:rsid w:val="00CA4094"/>
    <w:rsid w:val="00CB723C"/>
    <w:rsid w:val="00CF5A89"/>
    <w:rsid w:val="00D422D1"/>
    <w:rsid w:val="00D43DD5"/>
    <w:rsid w:val="00D5482B"/>
    <w:rsid w:val="00D57938"/>
    <w:rsid w:val="00D60242"/>
    <w:rsid w:val="00D75EF8"/>
    <w:rsid w:val="00D76442"/>
    <w:rsid w:val="00DD385B"/>
    <w:rsid w:val="00DD413F"/>
    <w:rsid w:val="00E00C8F"/>
    <w:rsid w:val="00E04266"/>
    <w:rsid w:val="00E26151"/>
    <w:rsid w:val="00E5562C"/>
    <w:rsid w:val="00E56A69"/>
    <w:rsid w:val="00E60E2D"/>
    <w:rsid w:val="00E73495"/>
    <w:rsid w:val="00E759C3"/>
    <w:rsid w:val="00EA22A1"/>
    <w:rsid w:val="00EA579B"/>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2</TotalTime>
  <Pages>3</Pages>
  <Words>1384</Words>
  <Characters>7894</Characters>
  <Application>Microsoft Macintosh Word</Application>
  <DocSecurity>0</DocSecurity>
  <Lines>65</Lines>
  <Paragraphs>1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9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9</cp:revision>
  <dcterms:created xsi:type="dcterms:W3CDTF">2016-09-21T15:11:00Z</dcterms:created>
  <dcterms:modified xsi:type="dcterms:W3CDTF">2017-01-28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